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07FE6" w:rsidRDefault="009F5ED2" w:rsidP="009F5ED2">
      <w:pPr>
        <w:pStyle w:val="Heading1"/>
      </w:pPr>
      <w:r>
        <w:t>Time Flow Study Paper</w:t>
      </w:r>
    </w:p>
    <w:p w:rsidR="009F5ED2" w:rsidRPr="009F5ED2" w:rsidRDefault="009F5ED2" w:rsidP="009F5ED2">
      <w:r>
        <w:t>Purpose: to analyze the efficiency of TEES</w:t>
      </w:r>
    </w:p>
    <w:p w:rsidR="009F5ED2" w:rsidRDefault="009F5ED2" w:rsidP="009F5ED2">
      <w:pPr>
        <w:pStyle w:val="Heading2"/>
      </w:pPr>
      <w:r>
        <w:t>Abstract:</w:t>
      </w:r>
    </w:p>
    <w:p w:rsidR="009F5ED2" w:rsidRPr="009F5ED2" w:rsidRDefault="009F5ED2" w:rsidP="009F5ED2"/>
    <w:p w:rsidR="009F5ED2" w:rsidRDefault="009F5ED2" w:rsidP="009F5ED2">
      <w:pPr>
        <w:pStyle w:val="Heading2"/>
      </w:pPr>
      <w:r>
        <w:t xml:space="preserve">Background: </w:t>
      </w:r>
    </w:p>
    <w:p w:rsidR="009F5ED2" w:rsidRDefault="009F5ED2" w:rsidP="009F5ED2">
      <w:pPr>
        <w:widowControl w:val="0"/>
        <w:autoSpaceDE w:val="0"/>
        <w:autoSpaceDN w:val="0"/>
        <w:adjustRightInd w:val="0"/>
        <w:spacing w:after="240"/>
        <w:jc w:val="both"/>
        <w:rPr>
          <w:rFonts w:cs="Times New Roman"/>
        </w:rPr>
      </w:pPr>
      <w:r>
        <w:rPr>
          <w:rFonts w:cs="Times New Roman"/>
        </w:rPr>
        <w:t xml:space="preserve">Rube et al. Recorded the time for MRI-guided angioplasty and assessed the efficiency and feasibility of the proposed workflow and framework for this type of procedure </w:t>
      </w:r>
      <w:r w:rsidR="00E6679C">
        <w:rPr>
          <w:rFonts w:cs="Times New Roman"/>
        </w:rPr>
        <w:fldChar w:fldCharType="begin" w:fldLock="1"/>
      </w:r>
      <w:r>
        <w:rPr>
          <w:rFonts w:cs="Times New Roman"/>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Rube et al., 2015)", "plainTextFormattedCitation" : "(Rube et al., 2015)", "previouslyFormattedCitation" : "(Rube et al., 2015)" }, "properties" : { "noteIndex" : 0 }, "schema" : "https://github.com/citation-style-language/schema/raw/master/csl-citation.json" }</w:instrText>
      </w:r>
      <w:r w:rsidR="00E6679C">
        <w:rPr>
          <w:rFonts w:cs="Times New Roman"/>
        </w:rPr>
        <w:fldChar w:fldCharType="separate"/>
      </w:r>
      <w:r w:rsidRPr="009F5ED2">
        <w:rPr>
          <w:rFonts w:cs="Times New Roman"/>
          <w:noProof/>
        </w:rPr>
        <w:t>(Rube et al., 2015)</w:t>
      </w:r>
      <w:r w:rsidR="00E6679C">
        <w:rPr>
          <w:rFonts w:cs="Times New Roman"/>
        </w:rPr>
        <w:fldChar w:fldCharType="end"/>
      </w:r>
      <w:r>
        <w:rPr>
          <w:rFonts w:cs="Times New Roman"/>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E6679C">
        <w:rPr>
          <w:rFonts w:cs="Times New Roman"/>
        </w:rPr>
        <w:fldChar w:fldCharType="begin" w:fldLock="1"/>
      </w:r>
      <w:r>
        <w:rPr>
          <w:rFonts w:cs="Times New Roman"/>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Hsiao, Machaidze, &amp; Pattaras, 2004)", "plainTextFormattedCitation" : "(Hsiao, Machaidze, &amp; Pattaras, 2004)", "previouslyFormattedCitation" : "(Hsiao, Machaidze, &amp; Pattaras, 2004)" }, "properties" : { "noteIndex" : 0 }, "schema" : "https://github.com/citation-style-language/schema/raw/master/csl-citation.json" }</w:instrText>
      </w:r>
      <w:r w:rsidR="00E6679C">
        <w:rPr>
          <w:rFonts w:cs="Times New Roman"/>
        </w:rPr>
        <w:fldChar w:fldCharType="separate"/>
      </w:r>
      <w:r w:rsidRPr="009F5ED2">
        <w:rPr>
          <w:rFonts w:cs="Times New Roman"/>
          <w:noProof/>
        </w:rPr>
        <w:t>(Hsiao, Machaidze, &amp; Pattaras, 2004)</w:t>
      </w:r>
      <w:r w:rsidR="00E6679C">
        <w:rPr>
          <w:rFonts w:cs="Times New Roman"/>
        </w:rPr>
        <w:fldChar w:fldCharType="end"/>
      </w:r>
      <w:r>
        <w:rPr>
          <w:rFonts w:cs="Times New Roman"/>
        </w:rPr>
        <w:t xml:space="preserve">. A time flow study was also used to measure the patient wait times before and after restructuring the practice patterns to assess the efficiency of the new practice </w:t>
      </w:r>
      <w:r w:rsidR="00E6679C">
        <w:rPr>
          <w:rFonts w:cs="Times New Roman"/>
        </w:rPr>
        <w:fldChar w:fldCharType="begin" w:fldLock="1"/>
      </w:r>
      <w:r>
        <w:rPr>
          <w:rFonts w:cs="Times New Roman"/>
        </w:rPr>
        <w:instrText>ADDIN CSL_CITATION { "citationItems" : [ { "id" : "ITEM-1", "itemData" : { "DOI" : "10.1001/archpedi.156.12.1203", "ISSN" : "1072-4710", "PMID" : "1664", "abstract" : "OBJECTIVES: To use findings from a time-flow study at an academic pediatric practice to restructure practice patterns and to repeat the time-flow study to evaluate consequent changes in patient waiting times, total visit times, and room and nursing time usage rates. DESIGN: A before-and-after time-flow evaluation of patient waiting times, total visit times, and room and nursing time usage rates. SETTING: An inner-city academic pediatric practice located at a community health center affiliated with a major urban academic teaching hospital. PATIENTS: All patients visiting the pediatric practice during the weeks of April 26 through 30, 1999, and March 24 through 28, 2000. INTERVENTIONS: Initial time-flow findings generated in telephone messaging, provider scheduling, nursing location, and provider and preceptor documentation. MAIN OUTCOME MEASURES: Patient waiting times, total visit times, room usage rates, and nursing time usage rates. RESULTS: After the implementing of practice changes, mean total visit time declined from 91.9 to 78.3 minutes. Mean waiting time to be called by the nurse decreased 3.2 minutes, mean time spent with the provider decreased 4.6 minutes, and mean time to wait for a preceptor decreased by 8.8 minutes. Multivariate analysis controlling for visit type, provider type, and the type of postvisit interventions found that mean time of visit decreased by 13.6 minutes. Room and nursing time usage rates, resident satisfaction, and quality-of-care indicators remained largely unchanged. CONCLUSIONS: Time-flow studies can be useful instruments for academic ambulatory practices to identify and ameliorate practice inefficiencies without sacrificing quality of teaching or patient care.", "author" : [ { "dropping-particle" : "", "family" : "Racine", "given" : "a D", "non-dropping-particle" : "", "parse-names" : false, "suffix" : "" }, { "dropping-particle" : "", "family" : "Davidson", "given" : "a G", "non-dropping-particle" : "", "parse-names" : false, "suffix" : "" } ], "container-title" : "Arch Pediatr Adolesc Med", "id" : "ITEM-1", "issue" : "12", "issued" : { "date-parts" : [ [ "2002" ] ] }, "page" : "1203-1209", "title" : "Use of a time-flow study to improve patient waiting times at an inner-city academic pediatric practice", "type" : "article-journal", "volume" : "156" }, "uris" : [ "http://www.mendeley.com/documents/?uuid=33425d2d-3e2d-4ea6-b368-976c1625dce4", "http://www.mendeley.com/documents/?uuid=85e465bc-325b-4985-8e43-b634953241cc" ] } ], "mendeley" : { "formattedCitation" : "(Racine &amp; Davidson, 2002)", "plainTextFormattedCitation" : "(Racine &amp; Davidson, 2002)", "previouslyFormattedCitation" : "(Racine &amp; Davidson, 2002)" }, "properties" : { "noteIndex" : 0 }, "schema" : "https://github.com/citation-style-language/schema/raw/master/csl-citation.json" }</w:instrText>
      </w:r>
      <w:r w:rsidR="00E6679C">
        <w:rPr>
          <w:rFonts w:cs="Times New Roman"/>
        </w:rPr>
        <w:fldChar w:fldCharType="separate"/>
      </w:r>
      <w:r w:rsidRPr="009F5ED2">
        <w:rPr>
          <w:rFonts w:cs="Times New Roman"/>
          <w:noProof/>
        </w:rPr>
        <w:t>(Racine &amp; Davidson, 2002)</w:t>
      </w:r>
      <w:r w:rsidR="00E6679C">
        <w:rPr>
          <w:rFonts w:cs="Times New Roman"/>
        </w:rPr>
        <w:fldChar w:fldCharType="end"/>
      </w:r>
      <w:r>
        <w:rPr>
          <w:rFonts w:cs="Times New Roman"/>
        </w:rPr>
        <w:t xml:space="preserve">.  Time flow studies have been employed to analyze the efficiency and compare between surgery procedures and hospital protocols. </w:t>
      </w:r>
    </w:p>
    <w:p w:rsidR="009F5ED2" w:rsidRDefault="009F5ED2" w:rsidP="009F5ED2">
      <w:pPr>
        <w:widowControl w:val="0"/>
        <w:autoSpaceDE w:val="0"/>
        <w:autoSpaceDN w:val="0"/>
        <w:adjustRightInd w:val="0"/>
        <w:spacing w:after="240"/>
        <w:jc w:val="both"/>
        <w:rPr>
          <w:rFonts w:cs="Times New Roman"/>
        </w:rPr>
      </w:pPr>
      <w:r>
        <w:rPr>
          <w:rFonts w:cs="Times New Roman"/>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rsidR="009F5ED2" w:rsidRPr="009F5ED2" w:rsidRDefault="009F5ED2" w:rsidP="009F5ED2"/>
    <w:p w:rsidR="009F5ED2" w:rsidRDefault="009F5ED2" w:rsidP="009F5ED2">
      <w:pPr>
        <w:pStyle w:val="Heading2"/>
      </w:pPr>
      <w:r>
        <w:t xml:space="preserve">Methods: </w:t>
      </w:r>
    </w:p>
    <w:p w:rsidR="009F5ED2" w:rsidRDefault="009F5ED2" w:rsidP="009F5ED2"/>
    <w:p w:rsidR="009F5ED2" w:rsidRPr="00FD3A3E" w:rsidRDefault="009F5ED2" w:rsidP="009F5ED2">
      <w:pPr>
        <w:widowControl w:val="0"/>
        <w:autoSpaceDE w:val="0"/>
        <w:autoSpaceDN w:val="0"/>
        <w:adjustRightInd w:val="0"/>
        <w:spacing w:after="240"/>
        <w:jc w:val="both"/>
        <w:rPr>
          <w:rFonts w:cs="Arial"/>
        </w:rPr>
      </w:pPr>
      <w:r w:rsidRPr="00FD3A3E">
        <w:rPr>
          <w:rFonts w:cs="Arial"/>
        </w:rPr>
        <w:t xml:space="preserve">The time flow analysis will measure the duration of predetermined steps during the surgery as well as the number of changes between instruments. This will breakdown and quantify the period of time associated with the completion of a particular task; it is used across a variety of fields, including medicine (14). This will aim to measure the efficiency of current endoscopic ear surgery and provide areas where instrumentation redesign is required. The time flow analysis will be recorded by the </w:t>
      </w:r>
      <w:proofErr w:type="spellStart"/>
      <w:r w:rsidRPr="00FD3A3E">
        <w:rPr>
          <w:rFonts w:cs="Arial"/>
        </w:rPr>
        <w:t>MASc</w:t>
      </w:r>
      <w:r>
        <w:rPr>
          <w:rFonts w:cs="Arial"/>
        </w:rPr>
        <w:t>.</w:t>
      </w:r>
      <w:proofErr w:type="spellEnd"/>
      <w:r>
        <w:rPr>
          <w:rFonts w:cs="Arial"/>
        </w:rPr>
        <w:t xml:space="preserve"> student during ear surgery. T</w:t>
      </w:r>
      <w:r w:rsidRPr="00FD3A3E">
        <w:rPr>
          <w:rFonts w:cs="Arial"/>
        </w:rPr>
        <w:t xml:space="preserve">hese will be divided into preparation, </w:t>
      </w:r>
      <w:proofErr w:type="spellStart"/>
      <w:r w:rsidRPr="00FD3A3E">
        <w:rPr>
          <w:rFonts w:cs="Arial"/>
        </w:rPr>
        <w:t>tympanomeatal</w:t>
      </w:r>
      <w:proofErr w:type="spellEnd"/>
      <w:r w:rsidRPr="00FD3A3E">
        <w:rPr>
          <w:rFonts w:cs="Arial"/>
        </w:rPr>
        <w:t xml:space="preserve"> flap elevation, access to </w:t>
      </w:r>
      <w:proofErr w:type="spellStart"/>
      <w:r w:rsidRPr="00FD3A3E">
        <w:rPr>
          <w:rFonts w:cs="Arial"/>
        </w:rPr>
        <w:t>tympanomastoid</w:t>
      </w:r>
      <w:proofErr w:type="spellEnd"/>
      <w:r w:rsidRPr="00FD3A3E">
        <w:rPr>
          <w:rFonts w:cs="Arial"/>
        </w:rPr>
        <w:t xml:space="preserve"> sub-sites for </w:t>
      </w:r>
      <w:proofErr w:type="spellStart"/>
      <w:r w:rsidRPr="00FD3A3E">
        <w:rPr>
          <w:rFonts w:cs="Arial"/>
        </w:rPr>
        <w:t>cholesteatoma</w:t>
      </w:r>
      <w:proofErr w:type="spellEnd"/>
      <w:r w:rsidRPr="00FD3A3E">
        <w:rPr>
          <w:rFonts w:cs="Arial"/>
        </w:rPr>
        <w:t xml:space="preserve"> removal, graft positioning, and </w:t>
      </w:r>
      <w:proofErr w:type="spellStart"/>
      <w:r w:rsidRPr="00FD3A3E">
        <w:rPr>
          <w:rFonts w:cs="Arial"/>
        </w:rPr>
        <w:t>ossiculoplasty</w:t>
      </w:r>
      <w:proofErr w:type="spellEnd"/>
      <w:r w:rsidRPr="00FD3A3E">
        <w:rPr>
          <w:rFonts w:cs="Arial"/>
        </w:rPr>
        <w:t xml:space="preserve">. The type of instruments used during these different </w:t>
      </w:r>
      <w:proofErr w:type="spellStart"/>
      <w:r w:rsidRPr="00FD3A3E">
        <w:rPr>
          <w:rFonts w:cs="Arial"/>
        </w:rPr>
        <w:t>maneuvers</w:t>
      </w:r>
      <w:proofErr w:type="spellEnd"/>
      <w:r w:rsidRPr="00FD3A3E">
        <w:rPr>
          <w:rFonts w:cs="Arial"/>
        </w:rPr>
        <w:t xml:space="preserve"> and the number of changes between different instruments will also be noted. These observation</w:t>
      </w:r>
      <w:r>
        <w:rPr>
          <w:rFonts w:cs="Arial"/>
        </w:rPr>
        <w:t>s</w:t>
      </w:r>
      <w:r w:rsidRPr="00FD3A3E">
        <w:rPr>
          <w:rFonts w:cs="Arial"/>
        </w:rPr>
        <w:t xml:space="preserve"> will also lead to an appreciation of the ergonomic requirements of instruments during </w:t>
      </w:r>
      <w:r>
        <w:rPr>
          <w:rFonts w:cs="Arial"/>
        </w:rPr>
        <w:t>ear surgery</w:t>
      </w:r>
      <w:r w:rsidRPr="00FD3A3E">
        <w:rPr>
          <w:rFonts w:cs="Arial"/>
        </w:rPr>
        <w:t xml:space="preserve"> and the design advantages of different instruments for specific </w:t>
      </w:r>
      <w:proofErr w:type="spellStart"/>
      <w:r w:rsidRPr="00FD3A3E">
        <w:rPr>
          <w:rFonts w:cs="Arial"/>
        </w:rPr>
        <w:t>maneuvers</w:t>
      </w:r>
      <w:proofErr w:type="spellEnd"/>
      <w:r w:rsidRPr="00FD3A3E">
        <w:rPr>
          <w:rFonts w:cs="Arial"/>
        </w:rPr>
        <w:t>.</w:t>
      </w:r>
    </w:p>
    <w:p w:rsidR="009F5ED2" w:rsidRDefault="009F5ED2" w:rsidP="009F5ED2">
      <w:pPr>
        <w:widowControl w:val="0"/>
        <w:autoSpaceDE w:val="0"/>
        <w:autoSpaceDN w:val="0"/>
        <w:adjustRightInd w:val="0"/>
        <w:spacing w:after="240"/>
        <w:jc w:val="both"/>
        <w:rPr>
          <w:rFonts w:cs="Arial"/>
        </w:rPr>
      </w:pPr>
      <w:r w:rsidRPr="00FD3A3E">
        <w:rPr>
          <w:rFonts w:cs="Arial"/>
        </w:rPr>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and challenges than </w:t>
      </w:r>
      <w:r w:rsidRPr="00FD3A3E">
        <w:rPr>
          <w:rFonts w:cs="Arial"/>
        </w:rPr>
        <w:lastRenderedPageBreak/>
        <w:t xml:space="preserve">anecdotal surgeon’s recall. Steps demanding a disproportionate amount of time or multiple changes in instrument will be determined from analysis of these data. This will reveal procedural areas in which surgical efficiency may be improved by instrument modification. </w:t>
      </w:r>
    </w:p>
    <w:p w:rsidR="009F5ED2" w:rsidRDefault="009F5ED2" w:rsidP="009F5ED2">
      <w:pPr>
        <w:widowControl w:val="0"/>
        <w:autoSpaceDE w:val="0"/>
        <w:autoSpaceDN w:val="0"/>
        <w:adjustRightInd w:val="0"/>
        <w:spacing w:after="240"/>
        <w:jc w:val="both"/>
        <w:rPr>
          <w:rFonts w:cs="Arial"/>
        </w:rPr>
      </w:pPr>
    </w:p>
    <w:p w:rsidR="009F5ED2" w:rsidRDefault="009F5ED2" w:rsidP="009F5ED2">
      <w:pPr>
        <w:widowControl w:val="0"/>
        <w:autoSpaceDE w:val="0"/>
        <w:autoSpaceDN w:val="0"/>
        <w:adjustRightInd w:val="0"/>
        <w:spacing w:after="240"/>
        <w:jc w:val="both"/>
        <w:rPr>
          <w:rFonts w:cs="Arial"/>
        </w:rPr>
      </w:pPr>
    </w:p>
    <w:p w:rsidR="009F5ED2" w:rsidRDefault="009F5ED2" w:rsidP="009F5ED2">
      <w:pPr>
        <w:widowControl w:val="0"/>
        <w:autoSpaceDE w:val="0"/>
        <w:autoSpaceDN w:val="0"/>
        <w:adjustRightInd w:val="0"/>
        <w:spacing w:after="240"/>
        <w:jc w:val="both"/>
        <w:rPr>
          <w:rFonts w:cs="Arial"/>
        </w:rPr>
      </w:pPr>
      <w:r>
        <w:rPr>
          <w:rFonts w:cs="Arial"/>
        </w:rPr>
        <w:t xml:space="preserve">Data was collected on a spreadsheet with the following data table: </w:t>
      </w:r>
    </w:p>
    <w:tbl>
      <w:tblPr>
        <w:tblW w:w="78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tblPr>
      <w:tblGrid>
        <w:gridCol w:w="1785"/>
        <w:gridCol w:w="2910"/>
        <w:gridCol w:w="1665"/>
        <w:gridCol w:w="1455"/>
      </w:tblGrid>
      <w:tr w:rsidR="009F5ED2" w:rsidRPr="003E4DF5" w:rsidTr="00CF4A39">
        <w:trPr>
          <w:trHeight w:val="225"/>
        </w:trPr>
        <w:tc>
          <w:tcPr>
            <w:tcW w:w="178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312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9F5ED2" w:rsidRPr="003E4DF5" w:rsidTr="00CF4A39">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proofErr w:type="spellStart"/>
            <w:r w:rsidRPr="003E4DF5">
              <w:rPr>
                <w:rFonts w:asciiTheme="minorHAnsi" w:hAnsiTheme="minorHAnsi"/>
                <w:sz w:val="16"/>
                <w:szCs w:val="16"/>
              </w:rPr>
              <w:t>Tympanoplasty</w:t>
            </w:r>
            <w:proofErr w:type="spellEnd"/>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9F5ED2" w:rsidRPr="003E4DF5" w:rsidTr="00CF4A39">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r w:rsidR="009F5ED2" w:rsidRPr="003E4DF5" w:rsidTr="00CF4A39">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r w:rsidR="009F5ED2" w:rsidRPr="003E4DF5" w:rsidTr="00CF4A39">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r w:rsidR="009F5ED2" w:rsidRPr="003E4DF5" w:rsidTr="00CF4A39">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r w:rsidR="009F5ED2" w:rsidRPr="003E4DF5" w:rsidTr="00CF4A39">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r w:rsidR="009F5ED2" w:rsidRPr="003E4DF5" w:rsidTr="00CF4A39">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r w:rsidR="009F5ED2" w:rsidRPr="003E4DF5" w:rsidTr="00CF4A39">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r w:rsidR="009F5ED2" w:rsidRPr="003E4DF5" w:rsidTr="00CF4A39">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r w:rsidR="009F5ED2" w:rsidRPr="003E4DF5" w:rsidTr="00CF4A39">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r w:rsidR="009F5ED2" w:rsidRPr="003E4DF5" w:rsidTr="00CF4A39">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r w:rsidR="009F5ED2" w:rsidRPr="003E4DF5" w:rsidTr="00CF4A39">
        <w:trPr>
          <w:trHeight w:val="225"/>
        </w:trPr>
        <w:tc>
          <w:tcPr>
            <w:tcW w:w="1785" w:type="dxa"/>
            <w:tcBorders>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bottom w:val="single" w:sz="8" w:space="0" w:color="000000"/>
              <w:right w:val="single" w:sz="8" w:space="0" w:color="000000"/>
            </w:tcBorders>
            <w:shd w:val="clear" w:color="auto" w:fill="000000"/>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312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9F5ED2" w:rsidRPr="003E4DF5" w:rsidTr="00CF4A39">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proofErr w:type="spellStart"/>
            <w:r w:rsidRPr="003E4DF5">
              <w:rPr>
                <w:rFonts w:asciiTheme="minorHAnsi" w:hAnsiTheme="minorHAnsi"/>
                <w:sz w:val="16"/>
                <w:szCs w:val="16"/>
              </w:rPr>
              <w:t>Cholesteatoma</w:t>
            </w:r>
            <w:proofErr w:type="spellEnd"/>
            <w:r w:rsidRPr="003E4DF5">
              <w:rPr>
                <w:rFonts w:asciiTheme="minorHAnsi" w:hAnsiTheme="minorHAnsi"/>
                <w:sz w:val="16"/>
                <w:szCs w:val="16"/>
              </w:rPr>
              <w:t xml:space="preserve"> Removal</w:t>
            </w: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9F5ED2" w:rsidRPr="003E4DF5" w:rsidTr="00CF4A39">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r w:rsidR="009F5ED2" w:rsidRPr="003E4DF5" w:rsidTr="00CF4A39">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r w:rsidR="009F5ED2" w:rsidRPr="003E4DF5" w:rsidTr="00CF4A39">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r w:rsidR="009F5ED2" w:rsidRPr="003E4DF5" w:rsidTr="00CF4A39">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r w:rsidR="009F5ED2" w:rsidRPr="003E4DF5" w:rsidTr="00CF4A39">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r w:rsidR="009F5ED2" w:rsidRPr="003E4DF5" w:rsidTr="00CF4A39">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r w:rsidR="009F5ED2" w:rsidRPr="003E4DF5" w:rsidTr="00CF4A39">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r w:rsidR="009F5ED2" w:rsidRPr="003E4DF5" w:rsidTr="00CF4A39">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r w:rsidR="009F5ED2" w:rsidRPr="003E4DF5" w:rsidTr="00CF4A39">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r w:rsidR="009F5ED2" w:rsidRPr="003E4DF5" w:rsidTr="00CF4A39">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9F5ED2" w:rsidRPr="003E4DF5" w:rsidRDefault="009F5ED2" w:rsidP="00CF4A39">
            <w:pPr>
              <w:pStyle w:val="Normal1"/>
              <w:widowControl w:val="0"/>
              <w:rPr>
                <w:rFonts w:asciiTheme="minorHAnsi" w:hAnsiTheme="minorHAnsi"/>
                <w:sz w:val="16"/>
                <w:szCs w:val="16"/>
              </w:rPr>
            </w:pPr>
          </w:p>
        </w:tc>
      </w:tr>
    </w:tbl>
    <w:p w:rsidR="009F5ED2" w:rsidRDefault="009F5ED2" w:rsidP="009F5ED2">
      <w:pPr>
        <w:widowControl w:val="0"/>
        <w:autoSpaceDE w:val="0"/>
        <w:autoSpaceDN w:val="0"/>
        <w:adjustRightInd w:val="0"/>
        <w:spacing w:after="240"/>
        <w:jc w:val="both"/>
        <w:rPr>
          <w:rFonts w:cs="Arial"/>
        </w:rPr>
      </w:pPr>
    </w:p>
    <w:p w:rsidR="009F5ED2" w:rsidRPr="009F5ED2" w:rsidRDefault="009F5ED2" w:rsidP="009F5ED2">
      <w:r>
        <w:rPr>
          <w:rFonts w:cs="Arial"/>
        </w:rPr>
        <w:t xml:space="preserve">The patient chart states whether or not the patient has consented to recording their surgery duration. The date and time of the surgeries of patients who had consented are linked to the 5 digit code in a separate spreadsheet. This key sheet and the results sheet are kept in a file on a </w:t>
      </w:r>
      <w:proofErr w:type="spellStart"/>
      <w:r>
        <w:rPr>
          <w:rFonts w:cs="Arial"/>
        </w:rPr>
        <w:t>SickKids</w:t>
      </w:r>
      <w:proofErr w:type="spellEnd"/>
      <w:r>
        <w:rPr>
          <w:rFonts w:cs="Arial"/>
        </w:rPr>
        <w:t xml:space="preserve"> research computer.</w:t>
      </w:r>
    </w:p>
    <w:p w:rsidR="009F5ED2" w:rsidRDefault="009F5ED2" w:rsidP="009F5ED2">
      <w:pPr>
        <w:pStyle w:val="Heading3"/>
      </w:pPr>
      <w:r>
        <w:t>Statistical Analysis:</w:t>
      </w:r>
    </w:p>
    <w:p w:rsidR="009F5ED2" w:rsidRDefault="009F5ED2" w:rsidP="009F5ED2">
      <w:pPr>
        <w:pStyle w:val="Heading2"/>
      </w:pPr>
      <w:r>
        <w:t xml:space="preserve">Results: </w:t>
      </w:r>
    </w:p>
    <w:p w:rsidR="00DD34C9" w:rsidRDefault="00DD34C9" w:rsidP="00DD34C9"/>
    <w:p w:rsidR="00DD34C9" w:rsidRPr="00DD34C9" w:rsidRDefault="00DD34C9" w:rsidP="00DD34C9">
      <w:r w:rsidRPr="00DD34C9">
        <w:drawing>
          <wp:inline distT="0" distB="0" distL="0" distR="0">
            <wp:extent cx="4750955" cy="3547918"/>
            <wp:effectExtent l="19050" t="0" r="1154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9F5ED2" w:rsidRDefault="009F5ED2" w:rsidP="009F5ED2">
      <w:pPr>
        <w:pStyle w:val="Heading2"/>
      </w:pPr>
      <w:r>
        <w:t xml:space="preserve">Discussion: </w:t>
      </w:r>
    </w:p>
    <w:p w:rsidR="009F5ED2" w:rsidRDefault="009F5ED2" w:rsidP="009F5ED2">
      <w:pPr>
        <w:pStyle w:val="Heading2"/>
      </w:pPr>
      <w:r>
        <w:t xml:space="preserve">Conclusion: </w:t>
      </w:r>
    </w:p>
    <w:p w:rsidR="009F5ED2" w:rsidRDefault="009F5ED2" w:rsidP="009F5ED2">
      <w:pPr>
        <w:widowControl w:val="0"/>
        <w:autoSpaceDE w:val="0"/>
        <w:autoSpaceDN w:val="0"/>
        <w:adjustRightInd w:val="0"/>
        <w:spacing w:before="200" w:after="0" w:line="240" w:lineRule="auto"/>
        <w:ind w:left="480" w:hanging="480"/>
      </w:pPr>
      <w:r>
        <w:t xml:space="preserve">References: </w:t>
      </w:r>
    </w:p>
    <w:p w:rsidR="009F5ED2" w:rsidRPr="009F5ED2" w:rsidRDefault="00E6679C" w:rsidP="009F5ED2">
      <w:pPr>
        <w:widowControl w:val="0"/>
        <w:autoSpaceDE w:val="0"/>
        <w:autoSpaceDN w:val="0"/>
        <w:adjustRightInd w:val="0"/>
        <w:spacing w:before="200" w:after="0" w:line="240" w:lineRule="auto"/>
        <w:ind w:left="480" w:hanging="480"/>
        <w:rPr>
          <w:rFonts w:ascii="Calibri" w:hAnsi="Calibri" w:cs="Times New Roman"/>
          <w:noProof/>
          <w:szCs w:val="24"/>
        </w:rPr>
      </w:pPr>
      <w:r>
        <w:fldChar w:fldCharType="begin" w:fldLock="1"/>
      </w:r>
      <w:r w:rsidR="009F5ED2">
        <w:instrText xml:space="preserve">ADDIN Mendeley Bibliography CSL_BIBLIOGRAPHY </w:instrText>
      </w:r>
      <w:r>
        <w:fldChar w:fldCharType="separate"/>
      </w:r>
      <w:r w:rsidR="009F5ED2" w:rsidRPr="009F5ED2">
        <w:rPr>
          <w:rFonts w:ascii="Calibri" w:hAnsi="Calibri" w:cs="Times New Roman"/>
          <w:noProof/>
          <w:szCs w:val="24"/>
        </w:rPr>
        <w:t>Hsiao, K. C., Machaidze, Z., &amp; Pattaras, J. G. (2004). Time Management in the Operating Room : An Analysis of the Dedicated Minimally Invasive Surgery Suite, 300–303.</w:t>
      </w:r>
    </w:p>
    <w:p w:rsidR="009F5ED2" w:rsidRPr="009F5ED2" w:rsidRDefault="009F5ED2" w:rsidP="009F5ED2">
      <w:pPr>
        <w:widowControl w:val="0"/>
        <w:autoSpaceDE w:val="0"/>
        <w:autoSpaceDN w:val="0"/>
        <w:adjustRightInd w:val="0"/>
        <w:spacing w:before="200" w:after="0" w:line="240" w:lineRule="auto"/>
        <w:ind w:left="480" w:hanging="480"/>
        <w:rPr>
          <w:rFonts w:ascii="Calibri" w:hAnsi="Calibri" w:cs="Times New Roman"/>
          <w:noProof/>
          <w:szCs w:val="24"/>
        </w:rPr>
      </w:pPr>
      <w:r w:rsidRPr="009F5ED2">
        <w:rPr>
          <w:rFonts w:ascii="Calibri" w:hAnsi="Calibri" w:cs="Times New Roman"/>
          <w:noProof/>
          <w:szCs w:val="24"/>
        </w:rPr>
        <w:t xml:space="preserve">Racine,  a D., &amp; Davidson,  a G. (2002). Use of a time-flow study to improve patient waiting times at an inner-city academic pediatric practice. </w:t>
      </w:r>
      <w:r w:rsidRPr="009F5ED2">
        <w:rPr>
          <w:rFonts w:ascii="Calibri" w:hAnsi="Calibri" w:cs="Times New Roman"/>
          <w:i/>
          <w:iCs/>
          <w:noProof/>
          <w:szCs w:val="24"/>
        </w:rPr>
        <w:t>Arch Pediatr Adolesc Med</w:t>
      </w:r>
      <w:r w:rsidRPr="009F5ED2">
        <w:rPr>
          <w:rFonts w:ascii="Calibri" w:hAnsi="Calibri" w:cs="Times New Roman"/>
          <w:noProof/>
          <w:szCs w:val="24"/>
        </w:rPr>
        <w:t xml:space="preserve">, </w:t>
      </w:r>
      <w:r w:rsidRPr="009F5ED2">
        <w:rPr>
          <w:rFonts w:ascii="Calibri" w:hAnsi="Calibri" w:cs="Times New Roman"/>
          <w:i/>
          <w:iCs/>
          <w:noProof/>
          <w:szCs w:val="24"/>
        </w:rPr>
        <w:t>156</w:t>
      </w:r>
      <w:r w:rsidRPr="009F5ED2">
        <w:rPr>
          <w:rFonts w:ascii="Calibri" w:hAnsi="Calibri" w:cs="Times New Roman"/>
          <w:noProof/>
          <w:szCs w:val="24"/>
        </w:rPr>
        <w:t>(12), 1203–1209. https://doi.org/10.1001/archpedi.156.12.1203</w:t>
      </w:r>
    </w:p>
    <w:p w:rsidR="009F5ED2" w:rsidRPr="009F5ED2" w:rsidRDefault="009F5ED2" w:rsidP="009F5ED2">
      <w:pPr>
        <w:widowControl w:val="0"/>
        <w:autoSpaceDE w:val="0"/>
        <w:autoSpaceDN w:val="0"/>
        <w:adjustRightInd w:val="0"/>
        <w:spacing w:before="200" w:after="0" w:line="240" w:lineRule="auto"/>
        <w:ind w:left="480" w:hanging="480"/>
        <w:rPr>
          <w:rFonts w:ascii="Calibri" w:hAnsi="Calibri"/>
          <w:noProof/>
        </w:rPr>
      </w:pPr>
      <w:r w:rsidRPr="009F5ED2">
        <w:rPr>
          <w:rFonts w:ascii="Calibri" w:hAnsi="Calibri" w:cs="Times New Roman"/>
          <w:noProof/>
          <w:szCs w:val="24"/>
        </w:rPr>
        <w:lastRenderedPageBreak/>
        <w:t xml:space="preserve">Rube, M. A., Fernandez-gutierrez, F., Cox, B. F., Holbrook, B., Houston, J. G., White, R. D., … Melzer, A. (2015). HHS Public Access, </w:t>
      </w:r>
      <w:r w:rsidRPr="009F5ED2">
        <w:rPr>
          <w:rFonts w:ascii="Calibri" w:hAnsi="Calibri" w:cs="Times New Roman"/>
          <w:i/>
          <w:iCs/>
          <w:noProof/>
          <w:szCs w:val="24"/>
        </w:rPr>
        <w:t>10</w:t>
      </w:r>
      <w:r w:rsidRPr="009F5ED2">
        <w:rPr>
          <w:rFonts w:ascii="Calibri" w:hAnsi="Calibri" w:cs="Times New Roman"/>
          <w:noProof/>
          <w:szCs w:val="24"/>
        </w:rPr>
        <w:t>(5), 637–650. https://doi.org/10.1007/s11548-014-1102-0.Preclinical</w:t>
      </w:r>
    </w:p>
    <w:p w:rsidR="009F5ED2" w:rsidRPr="009F5ED2" w:rsidRDefault="00E6679C" w:rsidP="009F5ED2">
      <w:pPr>
        <w:widowControl w:val="0"/>
        <w:autoSpaceDE w:val="0"/>
        <w:autoSpaceDN w:val="0"/>
        <w:adjustRightInd w:val="0"/>
        <w:spacing w:before="200" w:after="0" w:line="240" w:lineRule="auto"/>
        <w:ind w:left="480" w:hanging="480"/>
      </w:pPr>
      <w:r>
        <w:fldChar w:fldCharType="end"/>
      </w:r>
    </w:p>
    <w:sectPr w:rsidR="009F5ED2" w:rsidRPr="009F5ED2" w:rsidSect="00107FE6">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244197C"/>
    <w:multiLevelType w:val="hybridMultilevel"/>
    <w:tmpl w:val="6388E7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9F5ED2"/>
    <w:rsid w:val="00107FE6"/>
    <w:rsid w:val="009F5ED2"/>
    <w:rsid w:val="00DD34C9"/>
    <w:rsid w:val="00E6679C"/>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7FE6"/>
  </w:style>
  <w:style w:type="paragraph" w:styleId="Heading1">
    <w:name w:val="heading 1"/>
    <w:basedOn w:val="Normal"/>
    <w:next w:val="Normal"/>
    <w:link w:val="Heading1Char"/>
    <w:uiPriority w:val="9"/>
    <w:qFormat/>
    <w:rsid w:val="009F5E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F5ED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F5ED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ED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F5ED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F5ED2"/>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9F5ED2"/>
    <w:pPr>
      <w:spacing w:after="0" w:line="240" w:lineRule="auto"/>
      <w:ind w:left="720" w:firstLine="360"/>
      <w:contextualSpacing/>
    </w:pPr>
    <w:rPr>
      <w:rFonts w:eastAsiaTheme="minorEastAsia"/>
      <w:lang w:val="en-US" w:bidi="en-US"/>
    </w:rPr>
  </w:style>
  <w:style w:type="paragraph" w:customStyle="1" w:styleId="Normal1">
    <w:name w:val="Normal1"/>
    <w:rsid w:val="009F5ED2"/>
    <w:pPr>
      <w:spacing w:after="0"/>
      <w:ind w:firstLine="360"/>
    </w:pPr>
    <w:rPr>
      <w:rFonts w:ascii="Arial" w:eastAsia="Arial" w:hAnsi="Arial" w:cs="Arial"/>
      <w:color w:val="000000"/>
      <w:lang w:eastAsia="en-CA" w:bidi="en-US"/>
    </w:rPr>
  </w:style>
  <w:style w:type="paragraph" w:styleId="BalloonText">
    <w:name w:val="Balloon Text"/>
    <w:basedOn w:val="Normal"/>
    <w:link w:val="BalloonTextChar"/>
    <w:uiPriority w:val="99"/>
    <w:semiHidden/>
    <w:unhideWhenUsed/>
    <w:rsid w:val="00DD34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4C9"/>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rushri%20swarup\Documents\GitHub\Grad-School\Time%20Flow%20Study\Time%20Flow%20Study%2023-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chart>
    <c:title>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plotArea>
      <c:layout/>
      <c:barChart>
        <c:barDir val="col"/>
        <c:grouping val="clustered"/>
        <c:ser>
          <c:idx val="0"/>
          <c:order val="0"/>
          <c:tx>
            <c:strRef>
              <c:f>'Data Collection Form'!$AA$4</c:f>
              <c:strCache>
                <c:ptCount val="1"/>
                <c:pt idx="0">
                  <c:v>Median (min)</c:v>
                </c:pt>
              </c:strCache>
            </c:strRef>
          </c:tx>
          <c:spPr>
            <a:solidFill>
              <a:schemeClr val="accent1"/>
            </a:solidFill>
            <a:ln>
              <a:noFill/>
            </a:ln>
            <a:effectLst/>
          </c:spPr>
          <c:cat>
            <c:strRef>
              <c:f>'Data Collection Form'!$B$5:$B$19</c:f>
              <c:strCache>
                <c:ptCount val="15"/>
                <c:pt idx="0">
                  <c:v>Cleaning Out Ear canal</c:v>
                </c:pt>
                <c:pt idx="1">
                  <c:v>Injecting Anaesthesia</c:v>
                </c:pt>
                <c:pt idx="2">
                  <c:v>Hair Trimming</c:v>
                </c:pt>
                <c:pt idx="3">
                  <c:v>Cleaning Edges of Perforation</c:v>
                </c:pt>
                <c:pt idx="5">
                  <c:v>Making Skin Incision</c:v>
                </c:pt>
                <c:pt idx="6">
                  <c:v>Raising Flap</c:v>
                </c:pt>
                <c:pt idx="7">
                  <c:v>Preparing Graft</c:v>
                </c:pt>
                <c:pt idx="8">
                  <c:v>Placing Graft</c:v>
                </c:pt>
                <c:pt idx="11">
                  <c:v>Replacing Flap</c:v>
                </c:pt>
                <c:pt idx="14">
                  <c:v>Packing Ear Canal</c:v>
                </c:pt>
              </c:strCache>
            </c:strRef>
          </c:cat>
          <c:val>
            <c:numRef>
              <c:f>'Data Collection Form'!$AA$5:$AA$19</c:f>
              <c:numCache>
                <c:formatCode>General</c:formatCode>
                <c:ptCount val="15"/>
                <c:pt idx="0">
                  <c:v>2.3333333333333335</c:v>
                </c:pt>
                <c:pt idx="1">
                  <c:v>2.9</c:v>
                </c:pt>
                <c:pt idx="2">
                  <c:v>2.5166666666666662</c:v>
                </c:pt>
                <c:pt idx="3">
                  <c:v>3.5</c:v>
                </c:pt>
                <c:pt idx="5">
                  <c:v>1.8666666666666667</c:v>
                </c:pt>
                <c:pt idx="6">
                  <c:v>23.5</c:v>
                </c:pt>
                <c:pt idx="7">
                  <c:v>2.5499999999999998</c:v>
                </c:pt>
                <c:pt idx="8">
                  <c:v>10</c:v>
                </c:pt>
                <c:pt idx="11">
                  <c:v>2.625</c:v>
                </c:pt>
                <c:pt idx="14">
                  <c:v>4.3666666666666663</c:v>
                </c:pt>
              </c:numCache>
            </c:numRef>
          </c:val>
        </c:ser>
        <c:gapWidth val="219"/>
        <c:overlap val="-27"/>
        <c:axId val="132695168"/>
        <c:axId val="132696704"/>
      </c:barChart>
      <c:catAx>
        <c:axId val="13269516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696704"/>
        <c:crosses val="autoZero"/>
        <c:auto val="1"/>
        <c:lblAlgn val="ctr"/>
        <c:lblOffset val="100"/>
      </c:catAx>
      <c:valAx>
        <c:axId val="132696704"/>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695168"/>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4DD1393-0981-4686-98C1-821D0F46E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1615</Words>
  <Characters>9207</Characters>
  <Application>Microsoft Office Word</Application>
  <DocSecurity>0</DocSecurity>
  <Lines>76</Lines>
  <Paragraphs>21</Paragraphs>
  <ScaleCrop>false</ScaleCrop>
  <Company>HSC</Company>
  <LinksUpToDate>false</LinksUpToDate>
  <CharactersWithSpaces>108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2</cp:revision>
  <dcterms:created xsi:type="dcterms:W3CDTF">2017-06-12T00:51:00Z</dcterms:created>
  <dcterms:modified xsi:type="dcterms:W3CDTF">2017-06-12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